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07DC5DC" w14:textId="77777777" w:rsidR="00D43114" w:rsidRPr="000D487F" w:rsidRDefault="00405B13" w:rsidP="00D43114">
      <w:commentRangeStart w:id="0"/>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43114" w:rsidRPr="00D43114">
        <w:t>"Sistema Informático para la Gestión del Cálculo del Transporte de Sedimentos en Costas Sur-Orientales"</w:t>
      </w:r>
      <w:commentRangeEnd w:id="0"/>
      <w:r w:rsidR="00D43114">
        <w:rPr>
          <w:rStyle w:val="Refdecomentario"/>
        </w:rPr>
        <w:commentReference w:id="0"/>
      </w:r>
    </w:p>
    <w:p w14:paraId="01A8427D" w14:textId="241C7D36" w:rsidR="00405B13" w:rsidRPr="006E2D14" w:rsidRDefault="00405B13" w:rsidP="00D43114"/>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FE1FC0">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FE1FC0">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FE1FC0">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FE1FC0">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FE1FC0">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FE1FC0">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FE1FC0">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FE1FC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FE1FC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FE1FC0">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1" w:name="_Toc176513906"/>
      <w:r>
        <w:lastRenderedPageBreak/>
        <w:t>Resumen</w:t>
      </w:r>
      <w:bookmarkEnd w:id="1"/>
    </w:p>
    <w:p w14:paraId="5D9A0F4B" w14:textId="77777777" w:rsidR="00D43114" w:rsidRPr="00D43114" w:rsidRDefault="00D43114" w:rsidP="00D43114">
      <w:r w:rsidRPr="00D43114">
        <w:t xml:space="preserve">Las costas sur-orientales de Cuba son recursos valiosos para el desarrollo económico y ecológico. Estas zonas costeras albergan ecosistemas diversos, importantes para la biodiversidad y el turismo, además de ser fundamentales para la economía local, incluyendo la pesca y actividades marítimas. Sin embargo, el aumento del nivel del mar y otros efectos del cambio climático están provocando un deterioro progresivo de estas áreas, afectando tanto el medio ambiente como las comunidades que dependen de ellas. </w:t>
      </w:r>
    </w:p>
    <w:p w14:paraId="7A49A8E1" w14:textId="77777777" w:rsidR="00D43114" w:rsidRPr="00D43114" w:rsidRDefault="00D43114" w:rsidP="00D43114">
      <w:r w:rsidRPr="00D43114">
        <w:t xml:space="preserve">Este trabajo propone el desarrollo de un sistema de gestión que facilite la recopilación y análisis de datos sobre las costas sur-orientales, ayudando a las autoridades en la toma de decisiones para la protección y conservación de las mismas. El sistema se desarrollará utilizando la metodología XP (Programación Extrema) y herramientas como </w:t>
      </w:r>
      <w:proofErr w:type="spellStart"/>
      <w:r w:rsidRPr="00D43114">
        <w:t>React</w:t>
      </w:r>
      <w:proofErr w:type="spellEnd"/>
      <w:r w:rsidRPr="00D43114">
        <w:t xml:space="preserve"> para el </w:t>
      </w:r>
      <w:proofErr w:type="spellStart"/>
      <w:r w:rsidRPr="00D43114">
        <w:t>frontend</w:t>
      </w:r>
      <w:proofErr w:type="spellEnd"/>
      <w:r w:rsidRPr="00D43114">
        <w:t xml:space="preserve">, MongoDB como base de datos y Visual Studio </w:t>
      </w:r>
      <w:proofErr w:type="spellStart"/>
      <w:r w:rsidRPr="00D43114">
        <w:t>Code</w:t>
      </w:r>
      <w:proofErr w:type="spellEnd"/>
      <w:r w:rsidRPr="00D43114">
        <w:t xml:space="preserve"> como entorno de desarrollo.</w:t>
      </w:r>
    </w:p>
    <w:p w14:paraId="76E0AA82" w14:textId="77777777" w:rsidR="00D43114" w:rsidRPr="00D43114" w:rsidRDefault="00D43114" w:rsidP="00D43114"/>
    <w:p w14:paraId="23FA3749" w14:textId="632E2481" w:rsidR="00D43114" w:rsidRDefault="00D43114" w:rsidP="00D43114">
      <w:r w:rsidRPr="00D43114">
        <w:rPr>
          <w:b/>
          <w:bCs/>
        </w:rPr>
        <w:t>Palabras claves:</w:t>
      </w:r>
      <w:r w:rsidRPr="00D43114">
        <w:t xml:space="preserve"> costas sur-orientales, cambio climático, sistema de gestión.</w:t>
      </w:r>
    </w:p>
    <w:p w14:paraId="7C3B5E59" w14:textId="3D77BCD0" w:rsidR="00D43114" w:rsidRPr="00D43114" w:rsidRDefault="00D43114" w:rsidP="00D43114">
      <w:pPr>
        <w:pStyle w:val="HTMLconformatoprevio"/>
        <w:jc w:val="center"/>
        <w:rPr>
          <w:rFonts w:ascii="Arial Black" w:hAnsi="Arial Black" w:cs="Arial"/>
          <w:b/>
          <w:bCs/>
          <w:sz w:val="32"/>
          <w:szCs w:val="32"/>
        </w:rPr>
      </w:pPr>
      <w:r w:rsidRPr="00D43114">
        <w:rPr>
          <w:rStyle w:val="y2iqfc"/>
          <w:rFonts w:ascii="Arial Black" w:hAnsi="Arial Black" w:cs="Arial"/>
          <w:b/>
          <w:bCs/>
          <w:sz w:val="32"/>
          <w:szCs w:val="32"/>
          <w:lang w:val="en"/>
        </w:rPr>
        <w:t>Summary</w:t>
      </w:r>
    </w:p>
    <w:p w14:paraId="3314E05C" w14:textId="5A9E2968"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e southeastern coasts of Cuba are valuable resources for economic and ecological development. These coastal areas are home to diverse ecosystems, important for biodiversity and tourism, as well as being fundamental for the local economy, including fishing and maritime activities. However, rising sea levels and other effects of climate change are causing a progressive deterioration of these areas, affecting both the environment and the communities that depend on them. </w:t>
      </w:r>
    </w:p>
    <w:p w14:paraId="00A76E1A"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42F00762"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is work proposes the development of a management system that facilitates the collection and analysis of data on the southeastern coasts, helping authorities in decision-making for their protection and conservation. The system will be developed using the XP (Extreme Programming) methodology and tools such as React for the frontend, MongoDB as a database and Visual Studio Code as a development environment. </w:t>
      </w:r>
    </w:p>
    <w:p w14:paraId="0D580BE7"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05CD5378"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US" w:eastAsia="es-CU"/>
        </w:rPr>
      </w:pPr>
      <w:r w:rsidRPr="00D43114">
        <w:rPr>
          <w:rFonts w:eastAsia="Times New Roman"/>
          <w:b/>
          <w:bCs/>
          <w:shd w:val="clear" w:color="auto" w:fill="auto"/>
          <w:lang w:val="en" w:eastAsia="es-CU"/>
        </w:rPr>
        <w:t>Keywords</w:t>
      </w:r>
      <w:r w:rsidRPr="00D43114">
        <w:rPr>
          <w:rFonts w:eastAsia="Times New Roman"/>
          <w:shd w:val="clear" w:color="auto" w:fill="auto"/>
          <w:lang w:val="en" w:eastAsia="es-CU"/>
        </w:rPr>
        <w:t>: southeastern coasts, climate change, management system.</w:t>
      </w:r>
    </w:p>
    <w:p w14:paraId="5C6571EE" w14:textId="77777777" w:rsidR="00D43114" w:rsidRPr="00D43114" w:rsidRDefault="00D43114" w:rsidP="00D43114">
      <w:pPr>
        <w:rPr>
          <w:lang w:val="en-US"/>
        </w:rPr>
      </w:pPr>
    </w:p>
    <w:p w14:paraId="0033901E" w14:textId="77777777" w:rsidR="00405B13" w:rsidRPr="00D43114" w:rsidRDefault="00405B13" w:rsidP="00DE3FF8">
      <w:pPr>
        <w:rPr>
          <w:lang w:val="en-US"/>
        </w:rPr>
      </w:pPr>
    </w:p>
    <w:p w14:paraId="552C8DEA" w14:textId="77777777" w:rsidR="00405B13" w:rsidRPr="00D43114" w:rsidRDefault="00405B13" w:rsidP="00DE3FF8">
      <w:pPr>
        <w:rPr>
          <w:lang w:val="en-US"/>
        </w:rPr>
      </w:pPr>
      <w:r w:rsidRPr="00D43114">
        <w:rPr>
          <w:lang w:val="en-US"/>
        </w:rPr>
        <w:br w:type="page"/>
      </w:r>
    </w:p>
    <w:p w14:paraId="294D1AA2" w14:textId="77777777" w:rsidR="00405B13" w:rsidRPr="000D487F" w:rsidRDefault="00405B13" w:rsidP="00F57431">
      <w:pPr>
        <w:pStyle w:val="Ttulo1"/>
        <w:jc w:val="center"/>
      </w:pPr>
      <w:bookmarkStart w:id="2" w:name="_Toc176513907"/>
      <w:r w:rsidRPr="000D487F">
        <w:lastRenderedPageBreak/>
        <w:t>Introducción</w:t>
      </w:r>
      <w:bookmarkEnd w:id="2"/>
    </w:p>
    <w:p w14:paraId="0E038BCD" w14:textId="53EC0ACD" w:rsidR="00405B13" w:rsidRPr="00F57431" w:rsidRDefault="00405B13" w:rsidP="00DE3FF8">
      <w:pPr>
        <w:pStyle w:val="NormalWeb"/>
        <w:rPr>
          <w:rFonts w:ascii="Arial" w:hAnsi="Arial" w:cs="Arial"/>
        </w:rPr>
      </w:pPr>
      <w:bookmarkStart w:id="3"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bookmarkStart w:id="4" w:name="_Hlk188896628"/>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bookmarkEnd w:id="4"/>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bookmarkStart w:id="5" w:name="_Hlk188896661"/>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bookmarkEnd w:id="5"/>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bookmarkStart w:id="6" w:name="_Hlk188896704"/>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bookmarkEnd w:id="6"/>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bookmarkStart w:id="9" w:name="_Hlk188896728"/>
      <w:r w:rsidRPr="00CA1C46">
        <w:rPr>
          <w:rFonts w:ascii="Arial" w:hAnsi="Arial" w:cs="Arial"/>
          <w:u w:val="single"/>
        </w:rPr>
        <w:fldChar w:fldCharType="begin"/>
      </w:r>
      <w:r w:rsidR="00A62821" w:rsidRPr="00CA1C46">
        <w:rPr>
          <w:rFonts w:ascii="Arial" w:hAnsi="Arial" w:cs="Arial"/>
          <w:u w:val="single"/>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CA1C46">
        <w:rPr>
          <w:rFonts w:ascii="Arial" w:hAnsi="Arial" w:cs="Arial"/>
          <w:u w:val="single"/>
        </w:rPr>
        <w:fldChar w:fldCharType="separate"/>
      </w:r>
      <w:r w:rsidRPr="00CA1C46">
        <w:rPr>
          <w:rFonts w:ascii="Arial" w:hAnsi="Arial" w:cs="Arial"/>
          <w:u w:val="single"/>
        </w:rPr>
        <w:t>(</w:t>
      </w:r>
      <w:r w:rsidRPr="00CA1C46">
        <w:rPr>
          <w:rFonts w:ascii="Arial" w:hAnsi="Arial" w:cs="Arial"/>
          <w:i/>
          <w:iCs/>
          <w:u w:val="single"/>
        </w:rPr>
        <w:t>GEOCUBA - EcuRed</w:t>
      </w:r>
      <w:r w:rsidRPr="00CA1C46">
        <w:rPr>
          <w:rFonts w:ascii="Arial" w:hAnsi="Arial" w:cs="Arial"/>
          <w:u w:val="single"/>
        </w:rPr>
        <w:t>, s. f.)</w:t>
      </w:r>
      <w:r w:rsidRPr="00CA1C46">
        <w:rPr>
          <w:rFonts w:ascii="Arial" w:hAnsi="Arial" w:cs="Arial"/>
          <w:u w:val="single"/>
        </w:rPr>
        <w:fldChar w:fldCharType="end"/>
      </w:r>
      <w:r w:rsidR="003A44D8" w:rsidRPr="00CA1C46">
        <w:rPr>
          <w:rFonts w:ascii="Arial" w:hAnsi="Arial" w:cs="Arial"/>
          <w:u w:val="single"/>
        </w:rPr>
        <w:t>.</w:t>
      </w:r>
      <w:bookmarkEnd w:id="9"/>
    </w:p>
    <w:p w14:paraId="16F2B38E" w14:textId="617DD5C1" w:rsidR="003A44D8" w:rsidRPr="00F57431" w:rsidRDefault="003A44D8" w:rsidP="00DE3FF8">
      <w:pPr>
        <w:pStyle w:val="NormalWeb"/>
        <w:rPr>
          <w:rFonts w:ascii="Arial" w:hAnsi="Arial" w:cs="Arial"/>
          <w:bCs/>
        </w:rPr>
      </w:pPr>
      <w:commentRangeStart w:id="10"/>
      <w:r>
        <w:rPr>
          <w:rFonts w:ascii="Arial" w:hAnsi="Arial" w:cs="Arial"/>
        </w:rPr>
        <w:lastRenderedPageBreak/>
        <w:t xml:space="preserve">El cálculo </w:t>
      </w:r>
      <w:r w:rsidRPr="000D487F">
        <w:rPr>
          <w:rFonts w:ascii="Arial" w:hAnsi="Arial" w:cs="Arial"/>
        </w:rPr>
        <w:t xml:space="preserve">transporte </w:t>
      </w:r>
      <w:commentRangeEnd w:id="10"/>
      <w:r w:rsidR="00950A12">
        <w:rPr>
          <w:rStyle w:val="Refdecomentario"/>
          <w:rFonts w:ascii="Arial" w:eastAsiaTheme="minorHAnsi" w:hAnsi="Arial" w:cs="Arial"/>
          <w:lang w:eastAsia="en-US"/>
        </w:rPr>
        <w:commentReference w:id="10"/>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3"/>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1"/>
      <w:r w:rsidRPr="00F57431">
        <w:rPr>
          <w:rFonts w:ascii="Arial" w:hAnsi="Arial" w:cs="Arial"/>
        </w:rPr>
        <w:t xml:space="preserve">una ecuación (CERC) </w:t>
      </w:r>
      <w:commentRangeEnd w:id="11"/>
      <w:r w:rsidR="00950A12">
        <w:rPr>
          <w:rStyle w:val="Refdecomentario"/>
          <w:rFonts w:ascii="Arial" w:eastAsiaTheme="minorHAnsi" w:hAnsi="Arial" w:cs="Arial"/>
          <w:lang w:eastAsia="en-US"/>
        </w:rPr>
        <w:commentReference w:id="11"/>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2"/>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2"/>
      <w:r w:rsidR="00950A12">
        <w:rPr>
          <w:rStyle w:val="Refdecomentario"/>
          <w:rFonts w:ascii="Arial" w:eastAsiaTheme="minorHAnsi" w:hAnsi="Arial" w:cs="Arial"/>
          <w:lang w:eastAsia="en-US"/>
        </w:rPr>
        <w:commentReference w:id="12"/>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13" w:name="_Hlk187430645"/>
      <w:bookmarkStart w:id="14" w:name="_Hlk187430716"/>
      <w:r w:rsidRPr="00537BB5">
        <w:rPr>
          <w:rFonts w:ascii="Arial" w:hAnsi="Arial" w:cs="Arial"/>
          <w:lang w:val="es-US"/>
        </w:rPr>
        <w:t>cálculo del transporte de sedimentos en las costas cubanas</w:t>
      </w:r>
      <w:bookmarkEnd w:id="13"/>
      <w:r w:rsidRPr="00537BB5">
        <w:rPr>
          <w:rFonts w:ascii="Arial" w:hAnsi="Arial" w:cs="Arial"/>
          <w:lang w:val="es-US"/>
        </w:rPr>
        <w:t>.</w:t>
      </w:r>
      <w:bookmarkEnd w:id="14"/>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lastRenderedPageBreak/>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51B691B6"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6400C324" w14:textId="6F4DFF00" w:rsidR="00406A19" w:rsidRDefault="00406A19" w:rsidP="00406A19">
      <w:pPr>
        <w:pStyle w:val="NormalWeb"/>
        <w:ind w:left="720"/>
        <w:rPr>
          <w:rFonts w:ascii="Arial" w:hAnsi="Arial" w:cs="Arial"/>
          <w:lang w:val="es-US"/>
        </w:rPr>
      </w:pPr>
    </w:p>
    <w:p w14:paraId="1E3C83CF" w14:textId="77777777" w:rsidR="00406A19" w:rsidRPr="00406A19" w:rsidRDefault="00406A19" w:rsidP="00406A19">
      <w:pPr>
        <w:pStyle w:val="NormalWeb"/>
        <w:ind w:left="720"/>
        <w:rPr>
          <w:rFonts w:ascii="Arial" w:hAnsi="Arial" w:cs="Arial"/>
          <w:lang w:val="es-US"/>
        </w:rPr>
      </w:pPr>
    </w:p>
    <w:p w14:paraId="0C4B159F" w14:textId="132B1BF6"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lastRenderedPageBreak/>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4F27CC7B" w14:textId="596BD29D" w:rsidR="00406A19" w:rsidRPr="00EF5E29" w:rsidRDefault="00406A19" w:rsidP="00DE3FF8">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A través de la observación directa de los procedimientos utilizados por los especialistas en el cálculo del transporte de sedimentos, se identificaron áreas críticas de mejora y se validó la necesidad de una solución automatizada.</w:t>
      </w:r>
    </w:p>
    <w:p w14:paraId="52701312" w14:textId="49617EA5" w:rsidR="002D4124" w:rsidRDefault="002D4124" w:rsidP="00DE3FF8">
      <w:pPr>
        <w:pStyle w:val="NormalWeb"/>
        <w:rPr>
          <w:rFonts w:ascii="Arial" w:hAnsi="Arial" w:cs="Arial"/>
          <w:b/>
          <w:bCs/>
        </w:rPr>
      </w:pPr>
      <w:r>
        <w:rPr>
          <w:rFonts w:ascii="Arial" w:hAnsi="Arial" w:cs="Arial"/>
          <w:b/>
          <w:bCs/>
        </w:rPr>
        <w:t>Técnicas de Investigación empleadas</w:t>
      </w:r>
    </w:p>
    <w:p w14:paraId="5674AEE5" w14:textId="77777777" w:rsidR="00EF5E29" w:rsidRPr="00EF5E29" w:rsidRDefault="00EF5E29" w:rsidP="00EF5E29">
      <w:pPr>
        <w:pStyle w:val="NormalWeb"/>
        <w:numPr>
          <w:ilvl w:val="0"/>
          <w:numId w:val="38"/>
        </w:numPr>
        <w:shd w:val="clear" w:color="auto" w:fill="FFFFFF"/>
        <w:rPr>
          <w:rFonts w:ascii="Arial" w:hAnsi="Arial" w:cs="Arial"/>
          <w:shd w:val="clear" w:color="auto" w:fill="auto"/>
          <w:lang w:val="es-US"/>
        </w:rPr>
      </w:pPr>
      <w:r w:rsidRPr="00EF5E29">
        <w:rPr>
          <w:rFonts w:ascii="Arial" w:hAnsi="Arial" w:cs="Arial"/>
          <w:b/>
          <w:bCs/>
          <w:lang w:val="es-US"/>
        </w:rPr>
        <w:t>Observación no participante:</w:t>
      </w:r>
      <w:r w:rsidRPr="00EF5E29">
        <w:rPr>
          <w:rFonts w:ascii="Arial" w:hAnsi="Arial" w:cs="Arial"/>
          <w:lang w:val="es-US"/>
        </w:rPr>
        <w:t xml:space="preserve"> Esta técnica nos permitió recoger información de manera directa sobre el proceso de gestión de los datos 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3C445D14" w14:textId="56FAC58A" w:rsidR="00EF5E29" w:rsidRPr="006C6F30" w:rsidRDefault="00EF5E29" w:rsidP="00DE3FF8">
      <w:pPr>
        <w:pStyle w:val="NormalWeb"/>
        <w:numPr>
          <w:ilvl w:val="0"/>
          <w:numId w:val="38"/>
        </w:numPr>
        <w:shd w:val="clear" w:color="auto" w:fill="FFFFFF"/>
        <w:rPr>
          <w:rFonts w:ascii="Arial" w:hAnsi="Arial" w:cs="Arial"/>
          <w:lang w:val="es-US"/>
        </w:rPr>
      </w:pPr>
      <w:r w:rsidRPr="00EF5E29">
        <w:rPr>
          <w:rFonts w:ascii="Arial" w:hAnsi="Arial" w:cs="Arial"/>
          <w:b/>
          <w:bCs/>
          <w:lang w:val="es-US"/>
        </w:rPr>
        <w:t xml:space="preserve">Entrevista a expertos: </w:t>
      </w:r>
      <w:r w:rsidRPr="00EF5E29">
        <w:rPr>
          <w:rFonts w:ascii="Arial" w:hAnsi="Arial" w:cs="Arial"/>
          <w:lang w:val="es-US"/>
        </w:rPr>
        <w:t>A través de entrevistas con los especialistas y responsables de la gestión de la información sobre el transporte de sedimentos en GEOCUBA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p w14:paraId="73853ECD" w14:textId="2785E944" w:rsidR="002D4124" w:rsidRDefault="002D4124" w:rsidP="00DE3FF8">
      <w:pPr>
        <w:pStyle w:val="NormalWeb"/>
        <w:rPr>
          <w:rFonts w:ascii="Arial" w:hAnsi="Arial" w:cs="Arial"/>
          <w:b/>
          <w:bCs/>
        </w:rPr>
      </w:pPr>
      <w:r>
        <w:rPr>
          <w:rFonts w:ascii="Arial" w:hAnsi="Arial" w:cs="Arial"/>
          <w:b/>
          <w:bCs/>
        </w:rPr>
        <w:t>Aportes prácticos</w:t>
      </w:r>
      <w:r w:rsidR="006C6F30">
        <w:rPr>
          <w:rFonts w:ascii="Arial" w:hAnsi="Arial" w:cs="Arial"/>
          <w:b/>
          <w:bCs/>
        </w:rPr>
        <w:t xml:space="preserve"> que brindará el sistema </w:t>
      </w:r>
    </w:p>
    <w:p w14:paraId="37BBE241" w14:textId="4DD91D70" w:rsidR="006C6F30" w:rsidRPr="006C6F30" w:rsidRDefault="006C6F30" w:rsidP="00D70F7B">
      <w:pPr>
        <w:pStyle w:val="NormalWeb"/>
        <w:numPr>
          <w:ilvl w:val="0"/>
          <w:numId w:val="39"/>
        </w:numPr>
        <w:shd w:val="clear" w:color="auto" w:fill="FFFFFF"/>
        <w:spacing w:before="0" w:beforeAutospacing="0" w:after="0" w:afterAutospacing="0"/>
        <w:rPr>
          <w:rFonts w:ascii="Arial" w:hAnsi="Arial" w:cs="Arial"/>
          <w:lang w:val="es-US"/>
        </w:rPr>
      </w:pPr>
      <w:bookmarkStart w:id="15" w:name="_Hlk187443634"/>
      <w:r w:rsidRPr="006C6F30">
        <w:rPr>
          <w:rFonts w:ascii="Arial" w:hAnsi="Arial" w:cs="Arial"/>
          <w:lang w:val="es-US"/>
        </w:rPr>
        <w:t>Facilitará el acceso y consulta de la información</w:t>
      </w:r>
      <w:bookmarkEnd w:id="15"/>
      <w:r w:rsidRPr="006C6F30">
        <w:rPr>
          <w:rFonts w:ascii="Arial" w:hAnsi="Arial" w:cs="Arial"/>
          <w:lang w:val="es-US"/>
        </w:rPr>
        <w:t xml:space="preserve">: </w:t>
      </w:r>
    </w:p>
    <w:p w14:paraId="3DE3AC95" w14:textId="77777777" w:rsidR="006C6F30" w:rsidRPr="006C6F30" w:rsidRDefault="006C6F30" w:rsidP="006C6F30">
      <w:pPr>
        <w:pStyle w:val="Prrafodelista"/>
        <w:numPr>
          <w:ilvl w:val="0"/>
          <w:numId w:val="39"/>
        </w:numPr>
        <w:shd w:val="clear" w:color="auto" w:fill="FFFFFF"/>
        <w:spacing w:after="0"/>
        <w:rPr>
          <w:lang w:val="es-US"/>
        </w:rPr>
      </w:pPr>
      <w:r w:rsidRPr="006C6F30">
        <w:rPr>
          <w:rFonts w:eastAsia="Times New Roman"/>
          <w:lang w:val="es-US" w:eastAsia="es-ES"/>
        </w:rPr>
        <w:t>Mejorará la toma de decisiones por parte del personal asociado al centro, a través de reportes gráficos y representación visual de la información almacenada en el sistema.</w:t>
      </w:r>
    </w:p>
    <w:p w14:paraId="6260A938" w14:textId="77777777" w:rsidR="006C6F30" w:rsidRPr="006C6F30" w:rsidRDefault="006C6F30" w:rsidP="006C6F30">
      <w:pPr>
        <w:spacing w:after="0" w:line="240" w:lineRule="auto"/>
        <w:rPr>
          <w:lang w:val="es-US"/>
        </w:rPr>
      </w:pPr>
    </w:p>
    <w:p w14:paraId="4A7DF5B0" w14:textId="51806E55" w:rsidR="006C6F30" w:rsidRPr="006C6F30" w:rsidRDefault="006C6F30" w:rsidP="00845027">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osibilitará llevar un seguimiento detallado de las actividades de los usuarios.</w:t>
      </w:r>
    </w:p>
    <w:p w14:paraId="0E59707B" w14:textId="5E267526" w:rsidR="006C6F30" w:rsidRPr="006C6F30" w:rsidRDefault="006C6F30" w:rsidP="00E51695">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ermitirá la generación de salvas automáticas de la información almacenada.</w:t>
      </w:r>
    </w:p>
    <w:p w14:paraId="5E26A76E" w14:textId="055BB438" w:rsidR="006C6F30" w:rsidRPr="006C6F30" w:rsidRDefault="006C6F30" w:rsidP="00F814C5">
      <w:pPr>
        <w:pStyle w:val="Prrafodelista"/>
        <w:numPr>
          <w:ilvl w:val="0"/>
          <w:numId w:val="39"/>
        </w:numPr>
        <w:shd w:val="clear" w:color="auto" w:fill="FFFFFF"/>
        <w:spacing w:after="0" w:line="240" w:lineRule="auto"/>
      </w:pPr>
      <w:r w:rsidRPr="006C6F30">
        <w:rPr>
          <w:rFonts w:eastAsia="Times New Roman"/>
          <w:lang w:val="es-US" w:eastAsia="es-ES"/>
        </w:rPr>
        <w:lastRenderedPageBreak/>
        <w:t>Facilitará opciones de impresión y conversión a documentos de la información registrada en el sistema.</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4AD1E6D8" w14:textId="77777777" w:rsidR="00977F95" w:rsidRPr="00977F95" w:rsidRDefault="00977F95" w:rsidP="00977F95">
      <w:pPr>
        <w:spacing w:before="240"/>
        <w:rPr>
          <w:shd w:val="clear" w:color="auto" w:fill="auto"/>
        </w:rPr>
      </w:pPr>
      <w:r w:rsidRPr="00977F95">
        <w:t>El presente Trabajo de Diploma queda estructurado por una introducción, tres capítulos, conclusiones, recomendaciones, referencias bibliográficas y anexos.</w:t>
      </w:r>
    </w:p>
    <w:p w14:paraId="2AF34924" w14:textId="7191B79E" w:rsidR="007644B8" w:rsidRPr="000D487F" w:rsidRDefault="00977F95" w:rsidP="00977F95">
      <w:pPr>
        <w:rPr>
          <w:rFonts w:eastAsia="Times New Roman"/>
          <w:lang w:eastAsia="es-ES"/>
        </w:rPr>
      </w:pPr>
      <w:r w:rsidRPr="00977F95">
        <w:t>En el Capítulo 1 se abordan los conceptos clave relacionados con la gestión de la información vinculada al cálculo del transporte de sedimentos y la erosión costera. Se exponen las tecnologías y herramientas empleadas en el desarrollo del sistema, justificando en cada caso la elección de las mismas, así como la metodología empleada en el proceso de desarrollo del software. El Capítulo 2 ofrece una panorámica sobre los aspectos fundamentales del diseño del sistema propuesto, incluyendo los requisitos funcionales y no funcionales, las historias de usuario, el modelo de clases y los diagramas físicos de la base de datos. Se describe la arquitectura del sistema y cómo sus componentes interactúan para garantizar la eficiencia y seguridad en el almacenamiento y acceso de los datos. En el Capítulo 3 se describe la implementación del sistema, con énfasis en los componentes principales (código fuente, instrucciones y ejecutables). También se incluyen los resultados obtenidos durante la fase de pruebas y el análisis de costo del proyecto.</w:t>
      </w:r>
      <w:r w:rsidR="007644B8" w:rsidRPr="000D487F">
        <w:br w:type="page"/>
      </w:r>
    </w:p>
    <w:p w14:paraId="5249A39F" w14:textId="77777777" w:rsidR="007644B8" w:rsidRPr="00084212" w:rsidRDefault="007644B8" w:rsidP="00DE3FF8">
      <w:pPr>
        <w:pStyle w:val="Ttulo1"/>
      </w:pPr>
      <w:bookmarkStart w:id="16" w:name="_Toc176513908"/>
      <w:r w:rsidRPr="00084212">
        <w:lastRenderedPageBreak/>
        <w:t>Capítulo 1 Marco Teórico Conceptual</w:t>
      </w:r>
      <w:bookmarkEnd w:id="16"/>
    </w:p>
    <w:p w14:paraId="6E16F7C8" w14:textId="77777777" w:rsidR="00D960F5" w:rsidRPr="00B9289B" w:rsidRDefault="00D960F5" w:rsidP="00DE3FF8">
      <w:pPr>
        <w:rPr>
          <w:b/>
          <w:u w:val="single"/>
        </w:rPr>
      </w:pPr>
      <w:bookmarkStart w:id="17"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8"/>
      <w:r w:rsidRPr="00B9289B">
        <w:t>de las herramientas computacionales utilizadas</w:t>
      </w:r>
      <w:commentRangeEnd w:id="18"/>
      <w:r w:rsidR="00026F9E" w:rsidRPr="00B9289B">
        <w:rPr>
          <w:rStyle w:val="Refdecomentario"/>
        </w:rPr>
        <w:commentReference w:id="18"/>
      </w:r>
    </w:p>
    <w:p w14:paraId="022C9884" w14:textId="06DE6EBB" w:rsidR="007644B8" w:rsidRPr="00B9289B" w:rsidRDefault="007644B8" w:rsidP="00DE3FF8">
      <w:pPr>
        <w:pStyle w:val="Ttulo2"/>
      </w:pPr>
      <w:bookmarkStart w:id="19" w:name="_Toc176513909"/>
      <w:r w:rsidRPr="00B9289B">
        <w:t>Estado del Arte</w:t>
      </w:r>
      <w:bookmarkEnd w:id="19"/>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20" w:name="_Toc176513910"/>
      <w:r w:rsidR="007644B8" w:rsidRPr="00B9289B">
        <w:t>Ámbito Internacional</w:t>
      </w:r>
      <w:bookmarkEnd w:id="20"/>
    </w:p>
    <w:p w14:paraId="04A32FAB" w14:textId="514CDC3E" w:rsidR="00204095" w:rsidRPr="00B9289B" w:rsidRDefault="007644B8" w:rsidP="00DE3FF8">
      <w:pPr>
        <w:pStyle w:val="Ttulo4"/>
        <w:numPr>
          <w:ilvl w:val="0"/>
          <w:numId w:val="15"/>
        </w:numPr>
      </w:pPr>
      <w:commentRangeStart w:id="21"/>
      <w:commentRangeStart w:id="22"/>
      <w:r w:rsidRPr="00B9289B">
        <w:t xml:space="preserve">Delft3D </w:t>
      </w:r>
      <w:commentRangeEnd w:id="21"/>
      <w:r w:rsidR="00026F9E" w:rsidRPr="00B9289B">
        <w:rPr>
          <w:rStyle w:val="Refdecomentario"/>
          <w:rFonts w:eastAsiaTheme="minorHAnsi"/>
          <w:b w:val="0"/>
          <w:iCs w:val="0"/>
        </w:rPr>
        <w:commentReference w:id="21"/>
      </w:r>
      <w:commentRangeEnd w:id="22"/>
      <w:r w:rsidR="008A34E4" w:rsidRPr="00B9289B">
        <w:rPr>
          <w:rStyle w:val="Refdecomentario"/>
          <w:rFonts w:eastAsiaTheme="minorHAnsi"/>
          <w:b w:val="0"/>
          <w:iCs w:val="0"/>
        </w:rPr>
        <w:commentReference w:id="22"/>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23"/>
      <w:commentRangeStart w:id="24"/>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23"/>
      <w:r w:rsidR="00026F9E">
        <w:rPr>
          <w:rStyle w:val="Refdecomentario"/>
          <w:rFonts w:ascii="Arial" w:eastAsiaTheme="minorHAnsi" w:hAnsi="Arial" w:cs="Arial"/>
          <w:lang w:eastAsia="en-US"/>
        </w:rPr>
        <w:commentReference w:id="23"/>
      </w:r>
      <w:commentRangeEnd w:id="24"/>
      <w:r w:rsidR="0090456B">
        <w:rPr>
          <w:rStyle w:val="Refdecomentario"/>
          <w:rFonts w:ascii="Arial" w:eastAsiaTheme="minorHAnsi" w:hAnsi="Arial" w:cs="Arial"/>
          <w:lang w:eastAsia="en-US"/>
        </w:rPr>
        <w:commentReference w:id="24"/>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5"/>
      <w:r w:rsidRPr="003A44D8">
        <w:t xml:space="preserve">Es un software costoso. </w:t>
      </w:r>
      <w:commentRangeEnd w:id="25"/>
      <w:r w:rsidR="00026F9E">
        <w:rPr>
          <w:rStyle w:val="Refdecomentario"/>
        </w:rPr>
        <w:commentReference w:id="25"/>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6" w:name="_Toc176513911"/>
      <w:bookmarkEnd w:id="17"/>
      <w:r w:rsidRPr="00B9289B">
        <w:t xml:space="preserve"> Ámbito Nacional</w:t>
      </w:r>
      <w:bookmarkEnd w:id="26"/>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7" w:name="_Toc176513912"/>
      <w:bookmarkStart w:id="28" w:name="_Hlk176949920"/>
      <w:r w:rsidRPr="00B9289B">
        <w:t>Gestión</w:t>
      </w:r>
      <w:bookmarkEnd w:id="27"/>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9" w:name="_Toc176513913"/>
      <w:r w:rsidRPr="00B9289B">
        <w:t>Sistema de Gestión</w:t>
      </w:r>
      <w:bookmarkEnd w:id="29"/>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30" w:name="_Toc176513914"/>
      <w:r w:rsidRPr="00B9289B">
        <w:t>Servicios Web</w:t>
      </w:r>
      <w:bookmarkEnd w:id="30"/>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31" w:name="_Toc88600706"/>
      <w:bookmarkStart w:id="32" w:name="_Toc88579756"/>
      <w:bookmarkStart w:id="33" w:name="_Toc176513915"/>
      <w:r w:rsidRPr="00B9289B">
        <w:t>Arquitectura de Microservicios</w:t>
      </w:r>
      <w:bookmarkEnd w:id="31"/>
      <w:bookmarkEnd w:id="32"/>
      <w:bookmarkEnd w:id="33"/>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4" w:name="_Toc88600707"/>
      <w:bookmarkStart w:id="35" w:name="_Toc88579757"/>
      <w:bookmarkStart w:id="36" w:name="_Toc176513916"/>
      <w:r w:rsidRPr="00B9289B">
        <w:t>Pruebas de Software</w:t>
      </w:r>
      <w:bookmarkEnd w:id="34"/>
      <w:bookmarkEnd w:id="35"/>
      <w:bookmarkEnd w:id="36"/>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7"/>
      <w:commentRangeStart w:id="38"/>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7"/>
      <w:r w:rsidR="00026F9E" w:rsidRPr="00B9289B">
        <w:rPr>
          <w:rStyle w:val="Refdecomentario"/>
          <w:sz w:val="24"/>
          <w:szCs w:val="24"/>
        </w:rPr>
        <w:commentReference w:id="37"/>
      </w:r>
      <w:commentRangeEnd w:id="38"/>
      <w:r w:rsidR="00B9289B">
        <w:rPr>
          <w:rStyle w:val="Refdecomentario"/>
        </w:rPr>
        <w:commentReference w:id="38"/>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9" w:name="_Toc176513917"/>
      <w:r w:rsidRPr="00B9289B">
        <w:t>Herramientas y tecnologías utilizadas en el desarrollo del sistema</w:t>
      </w:r>
      <w:bookmarkEnd w:id="39"/>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40" w:name="_Toc176513918"/>
      <w:r w:rsidRPr="00B9289B">
        <w:rPr>
          <w:u w:val="single"/>
        </w:rPr>
        <w:t xml:space="preserve">Visual Studio </w:t>
      </w:r>
      <w:proofErr w:type="spellStart"/>
      <w:r w:rsidRPr="00B9289B">
        <w:rPr>
          <w:u w:val="single"/>
        </w:rPr>
        <w:t>Code</w:t>
      </w:r>
      <w:bookmarkEnd w:id="40"/>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41" w:name="_Toc176513919"/>
      <w:r w:rsidRPr="00B9289B">
        <w:t xml:space="preserve">Visual </w:t>
      </w:r>
      <w:proofErr w:type="spellStart"/>
      <w:r w:rsidRPr="00B9289B">
        <w:t>Paradigm</w:t>
      </w:r>
      <w:bookmarkEnd w:id="41"/>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2" w:name="_Toc176513920"/>
      <w:r w:rsidRPr="00B9289B">
        <w:t>Git</w:t>
      </w:r>
      <w:bookmarkEnd w:id="42"/>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43" w:name="_Toc176513921"/>
      <w:proofErr w:type="spellStart"/>
      <w:r w:rsidRPr="00B9289B">
        <w:t>Pos</w:t>
      </w:r>
      <w:r w:rsidR="009D5F16" w:rsidRPr="00B9289B">
        <w:t>t</w:t>
      </w:r>
      <w:r w:rsidRPr="00B9289B">
        <w:t>man</w:t>
      </w:r>
      <w:bookmarkEnd w:id="43"/>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4" w:name="_Toc176513922"/>
      <w:r w:rsidRPr="00B9289B">
        <w:t xml:space="preserve">Mongo </w:t>
      </w:r>
      <w:proofErr w:type="spellStart"/>
      <w:r w:rsidRPr="00B9289B">
        <w:t>Compass</w:t>
      </w:r>
      <w:bookmarkEnd w:id="44"/>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5" w:name="_Toc176513923"/>
      <w:proofErr w:type="spellStart"/>
      <w:r w:rsidRPr="00B9289B">
        <w:t>Node</w:t>
      </w:r>
      <w:proofErr w:type="spellEnd"/>
      <w:r w:rsidRPr="00B9289B">
        <w:t xml:space="preserve"> </w:t>
      </w:r>
      <w:r w:rsidR="00FA678D" w:rsidRPr="00B9289B">
        <w:t>.JS</w:t>
      </w:r>
      <w:bookmarkEnd w:id="45"/>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6" w:name="_Toc176513924"/>
      <w:r w:rsidRPr="00B9289B">
        <w:t>Lenguajes a emplear en el desarrollo del sistema</w:t>
      </w:r>
      <w:bookmarkEnd w:id="46"/>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7" w:name="_Toc176513925"/>
      <w:proofErr w:type="spellStart"/>
      <w:r>
        <w:t>React</w:t>
      </w:r>
      <w:bookmarkEnd w:id="47"/>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8" w:name="_Toc176513926"/>
      <w:r>
        <w:t>HTML</w:t>
      </w:r>
      <w:bookmarkEnd w:id="48"/>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9" w:name="_Toc176513927"/>
      <w:r>
        <w:t>CSS</w:t>
      </w:r>
      <w:bookmarkEnd w:id="49"/>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50" w:name="_Toc176513928"/>
      <w:proofErr w:type="spellStart"/>
      <w:r>
        <w:lastRenderedPageBreak/>
        <w:t>Javascript</w:t>
      </w:r>
      <w:bookmarkEnd w:id="50"/>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51" w:name="_Toc176513929"/>
      <w:r>
        <w:t>Mongo DB</w:t>
      </w:r>
      <w:bookmarkEnd w:id="51"/>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52" w:name="_Toc176513930"/>
      <w:r w:rsidRPr="00B9289B">
        <w:t>Arquitectura Cliente-Servidor</w:t>
      </w:r>
      <w:bookmarkEnd w:id="52"/>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53" w:name="_Toc176513931"/>
      <w:r w:rsidRPr="00B9289B">
        <w:rPr>
          <w:rStyle w:val="Ttulo1Car"/>
          <w:rFonts w:ascii="Arial" w:hAnsi="Arial" w:cs="Arial"/>
          <w:b/>
          <w:bCs w:val="0"/>
          <w:sz w:val="24"/>
          <w:szCs w:val="24"/>
        </w:rPr>
        <w:t>Metodologías de Desarrollo Programación Extrema (XP)</w:t>
      </w:r>
      <w:bookmarkEnd w:id="53"/>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4" w:name="_Toc176513932"/>
    </w:p>
    <w:p w14:paraId="5A085815" w14:textId="0D2814FE" w:rsidR="00CC18BA" w:rsidRDefault="00CC18BA" w:rsidP="00CC18BA"/>
    <w:bookmarkEnd w:id="28"/>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4"/>
    </w:p>
    <w:p w14:paraId="6D9B685D" w14:textId="79288BBD" w:rsidR="003A44D8" w:rsidRDefault="00762F24" w:rsidP="003A44D8">
      <w:bookmarkStart w:id="55" w:name="_Hlk176950327"/>
      <w:r>
        <w:t xml:space="preserve">Introducción al Capítulo </w:t>
      </w:r>
    </w:p>
    <w:p w14:paraId="2385C547" w14:textId="49370DD7" w:rsidR="00762F24" w:rsidRDefault="00762F24" w:rsidP="0073176E">
      <w:pPr>
        <w:pStyle w:val="Ttulo2"/>
        <w:numPr>
          <w:ilvl w:val="1"/>
          <w:numId w:val="22"/>
        </w:numPr>
      </w:pPr>
      <w:bookmarkStart w:id="56" w:name="_Toc176513933"/>
      <w:bookmarkStart w:id="57" w:name="_Hlk176950268"/>
      <w:r>
        <w:t>Descripción del proceso de cálculo del transporte de sedimentos</w:t>
      </w:r>
      <w:bookmarkEnd w:id="56"/>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5"/>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8" w:name="_Toc176513934"/>
      <w:r w:rsidRPr="00F04C44">
        <w:t>2.1: Actores del Sistema</w:t>
      </w:r>
      <w:bookmarkEnd w:id="58"/>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9"/>
            <w:r>
              <w:rPr>
                <w:color w:val="auto"/>
                <w:sz w:val="22"/>
                <w:szCs w:val="22"/>
              </w:rPr>
              <w:t>Trabajador</w:t>
            </w:r>
            <w:commentRangeEnd w:id="59"/>
            <w:r w:rsidR="00E2712B">
              <w:rPr>
                <w:rStyle w:val="Refdecomentario"/>
                <w:color w:val="auto"/>
                <w:lang w:eastAsia="en-US"/>
              </w:rPr>
              <w:commentReference w:id="59"/>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60" w:name="_Toc176513935"/>
      <w:r w:rsidRPr="00B01E9A">
        <w:rPr>
          <w:rStyle w:val="Ttulo1Car"/>
          <w:rFonts w:ascii="Arial" w:hAnsi="Arial" w:cs="Arial"/>
          <w:b/>
          <w:sz w:val="24"/>
          <w:szCs w:val="24"/>
          <w:u w:val="single"/>
        </w:rPr>
        <w:t>2.2: Funcionalidades del Sistema</w:t>
      </w:r>
      <w:bookmarkEnd w:id="60"/>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61" w:name="_Toc176513936"/>
      <w:bookmarkEnd w:id="61"/>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37"/>
      <w:bookmarkEnd w:id="62"/>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38"/>
      <w:bookmarkEnd w:id="63"/>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4" w:name="_Toc176513939"/>
      <w:bookmarkEnd w:id="64"/>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5" w:name="_Toc176513940"/>
      <w:bookmarkEnd w:id="65"/>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6" w:name="_Toc176513941"/>
      <w:bookmarkEnd w:id="66"/>
    </w:p>
    <w:p w14:paraId="4052D7FC" w14:textId="77777777" w:rsidR="00D960F5" w:rsidRPr="00B9289B" w:rsidRDefault="00D960F5" w:rsidP="00B9289B">
      <w:pPr>
        <w:pStyle w:val="Ttulo3"/>
        <w:rPr>
          <w:rStyle w:val="Ttulo1Car"/>
          <w:rFonts w:ascii="Arial" w:hAnsi="Arial" w:cs="Arial"/>
          <w:b/>
          <w:bCs w:val="0"/>
          <w:sz w:val="24"/>
          <w:szCs w:val="24"/>
        </w:rPr>
      </w:pPr>
      <w:bookmarkStart w:id="67" w:name="_Toc176513942"/>
      <w:r w:rsidRPr="00B9289B">
        <w:rPr>
          <w:rStyle w:val="Ttulo1Car"/>
          <w:rFonts w:ascii="Arial" w:hAnsi="Arial" w:cs="Arial"/>
          <w:b/>
          <w:bCs w:val="0"/>
          <w:sz w:val="24"/>
          <w:szCs w:val="24"/>
        </w:rPr>
        <w:t>Requisitos Funcionales:</w:t>
      </w:r>
      <w:bookmarkEnd w:id="67"/>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8" w:name="_Hlk185234264"/>
      <w:r>
        <w:rPr>
          <w:lang w:eastAsia="es-ES"/>
        </w:rPr>
        <w:t xml:space="preserve">El Sistema </w:t>
      </w:r>
      <w:commentRangeStart w:id="69"/>
      <w:commentRangeStart w:id="70"/>
      <w:r w:rsidR="00B01E9A" w:rsidRPr="00B01E9A">
        <w:rPr>
          <w:lang w:eastAsia="es-ES"/>
        </w:rPr>
        <w:t xml:space="preserve"> </w:t>
      </w:r>
      <w:commentRangeEnd w:id="69"/>
      <w:r w:rsidR="0075228F">
        <w:rPr>
          <w:rStyle w:val="Refdecomentario"/>
        </w:rPr>
        <w:commentReference w:id="69"/>
      </w:r>
      <w:bookmarkEnd w:id="68"/>
      <w:commentRangeEnd w:id="70"/>
      <w:r w:rsidR="00B56525">
        <w:rPr>
          <w:rStyle w:val="Refdecomentario"/>
        </w:rPr>
        <w:commentReference w:id="70"/>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71"/>
      <w:commentRangeStart w:id="72"/>
      <w:r w:rsidRPr="00B01E9A">
        <w:rPr>
          <w:lang w:eastAsia="es-ES"/>
        </w:rPr>
        <w:t xml:space="preserve"> </w:t>
      </w:r>
      <w:commentRangeEnd w:id="71"/>
      <w:r>
        <w:rPr>
          <w:rStyle w:val="Refdecomentario"/>
        </w:rPr>
        <w:commentReference w:id="71"/>
      </w:r>
      <w:commentRangeEnd w:id="72"/>
      <w:r>
        <w:rPr>
          <w:rStyle w:val="Refdecomentario"/>
        </w:rPr>
        <w:commentReference w:id="72"/>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3"/>
      <w:commentRangeStart w:id="74"/>
      <w:r w:rsidRPr="00B01E9A">
        <w:rPr>
          <w:lang w:eastAsia="es-ES"/>
        </w:rPr>
        <w:t xml:space="preserve"> </w:t>
      </w:r>
      <w:commentRangeEnd w:id="73"/>
      <w:r>
        <w:rPr>
          <w:rStyle w:val="Refdecomentario"/>
        </w:rPr>
        <w:commentReference w:id="73"/>
      </w:r>
      <w:commentRangeEnd w:id="74"/>
      <w:r>
        <w:rPr>
          <w:rStyle w:val="Refdecomentario"/>
        </w:rPr>
        <w:commentReference w:id="74"/>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5" w:name="_Toc176513943"/>
      <w:r>
        <w:t>Historias Técnicas</w:t>
      </w:r>
      <w:r w:rsidR="00D960F5" w:rsidRPr="00B01E9A">
        <w:t>:</w:t>
      </w:r>
      <w:bookmarkEnd w:id="75"/>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6" w:name="_Toc176513944"/>
      <w:r w:rsidRPr="00B01E9A">
        <w:t>Historias de Usuarios:</w:t>
      </w:r>
      <w:bookmarkEnd w:id="76"/>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9509690"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7"/>
      <w:r>
        <w:t xml:space="preserve">Pruebas al Sistema </w:t>
      </w:r>
      <w:commentRangeEnd w:id="77"/>
      <w:r w:rsidR="008944CC">
        <w:rPr>
          <w:rStyle w:val="Refdecomentario"/>
          <w:rFonts w:eastAsiaTheme="minorHAnsi"/>
          <w:b w:val="0"/>
        </w:rPr>
        <w:commentReference w:id="77"/>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8"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8"/>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7"/>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9" w:name="_Toc176513945"/>
      <w:r w:rsidRPr="00D960F5">
        <w:lastRenderedPageBreak/>
        <w:t>Referencias Bibliográficas</w:t>
      </w:r>
      <w:bookmarkEnd w:id="79"/>
    </w:p>
    <w:bookmarkStart w:id="80"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80"/>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toCode" w:date="2025-01-27T18:49:00Z" w:initials="T">
    <w:p w14:paraId="505CADB7" w14:textId="7EB973C6" w:rsidR="00D43114" w:rsidRDefault="00D43114">
      <w:pPr>
        <w:pStyle w:val="Textocomentario"/>
      </w:pPr>
      <w:r>
        <w:rPr>
          <w:rStyle w:val="Refdecomentario"/>
        </w:rPr>
        <w:annotationRef/>
      </w:r>
      <w:r>
        <w:t xml:space="preserve">Nuevo </w:t>
      </w:r>
      <w:proofErr w:type="spellStart"/>
      <w:r>
        <w:t>Titulo</w:t>
      </w:r>
      <w:proofErr w:type="spellEnd"/>
      <w:r>
        <w:t xml:space="preserve"> cumple con la norma de 15 palabras</w:t>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10"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1"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2"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8"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21"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22"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23"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4"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5" w:author="Dionis" w:date="2024-12-10T06:39:00Z" w:initials="D">
    <w:p w14:paraId="72EC61E3" w14:textId="51BE3120" w:rsidR="00026F9E" w:rsidRDefault="00026F9E">
      <w:pPr>
        <w:pStyle w:val="Textocomentario"/>
      </w:pPr>
      <w:r>
        <w:rPr>
          <w:rStyle w:val="Refdecomentario"/>
        </w:rPr>
        <w:annotationRef/>
      </w:r>
      <w:r>
        <w:t>Porque es costoso</w:t>
      </w:r>
    </w:p>
  </w:comment>
  <w:comment w:id="37"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8" w:author="TitoCode" w:date="2024-12-16T09:30:00Z" w:initials="T">
    <w:p w14:paraId="66258C1F" w14:textId="282665D1" w:rsidR="00B9289B" w:rsidRDefault="00B9289B">
      <w:pPr>
        <w:pStyle w:val="Textocomentario"/>
      </w:pPr>
      <w:r>
        <w:rPr>
          <w:rStyle w:val="Refdecomentario"/>
        </w:rPr>
        <w:annotationRef/>
      </w:r>
      <w:r>
        <w:t>Logrado</w:t>
      </w:r>
    </w:p>
  </w:comment>
  <w:comment w:id="59"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9"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70" w:author="TitoCode" w:date="2024-12-16T09:42:00Z" w:initials="T">
    <w:p w14:paraId="7542B0AB" w14:textId="02D51243" w:rsidR="00B56525" w:rsidRDefault="00B56525">
      <w:pPr>
        <w:pStyle w:val="Textocomentario"/>
      </w:pPr>
      <w:r>
        <w:rPr>
          <w:rStyle w:val="Refdecomentario"/>
        </w:rPr>
        <w:annotationRef/>
      </w:r>
      <w:r>
        <w:t>Logrado</w:t>
      </w:r>
    </w:p>
  </w:comment>
  <w:comment w:id="71"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2" w:author="TitoCode" w:date="2024-12-16T09:39:00Z" w:initials="T">
    <w:p w14:paraId="74F2875F" w14:textId="6930D742" w:rsidR="007D13A1" w:rsidRDefault="007D13A1">
      <w:pPr>
        <w:pStyle w:val="Textocomentario"/>
      </w:pPr>
      <w:r>
        <w:rPr>
          <w:rStyle w:val="Refdecomentario"/>
        </w:rPr>
        <w:annotationRef/>
      </w:r>
      <w:r>
        <w:t>Logrado</w:t>
      </w:r>
    </w:p>
  </w:comment>
  <w:comment w:id="73"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4" w:author="TitoCode" w:date="2024-12-16T09:38:00Z" w:initials="T">
    <w:p w14:paraId="50548355" w14:textId="68B4A388" w:rsidR="007D13A1" w:rsidRDefault="007D13A1">
      <w:pPr>
        <w:pStyle w:val="Textocomentario"/>
      </w:pPr>
      <w:r>
        <w:rPr>
          <w:rStyle w:val="Refdecomentario"/>
        </w:rPr>
        <w:annotationRef/>
      </w:r>
      <w:r>
        <w:t>Logrado</w:t>
      </w:r>
    </w:p>
  </w:comment>
  <w:comment w:id="77"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5CADB7"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253B7" w16cex:dateUtc="2025-01-27T23:49: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CADB7" w16cid:durableId="2B4253B7"/>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DE64A" w14:textId="77777777" w:rsidR="00FE1FC0" w:rsidRDefault="00FE1FC0" w:rsidP="00DE3FF8">
      <w:r>
        <w:separator/>
      </w:r>
    </w:p>
  </w:endnote>
  <w:endnote w:type="continuationSeparator" w:id="0">
    <w:p w14:paraId="5DF20443" w14:textId="77777777" w:rsidR="00FE1FC0" w:rsidRDefault="00FE1FC0"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01910" w14:textId="77777777" w:rsidR="00FE1FC0" w:rsidRDefault="00FE1FC0" w:rsidP="00DE3FF8">
      <w:r>
        <w:separator/>
      </w:r>
    </w:p>
  </w:footnote>
  <w:footnote w:type="continuationSeparator" w:id="0">
    <w:p w14:paraId="79735518" w14:textId="77777777" w:rsidR="00FE1FC0" w:rsidRDefault="00FE1FC0"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3" w15:restartNumberingAfterBreak="0">
    <w:nsid w:val="2B71393B"/>
    <w:multiLevelType w:val="hybridMultilevel"/>
    <w:tmpl w:val="7C6E2422"/>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6"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0"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1"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start w:val="1"/>
      <w:numFmt w:val="bullet"/>
      <w:lvlText w:val="o"/>
      <w:lvlJc w:val="left"/>
      <w:pPr>
        <w:ind w:left="1363" w:hanging="360"/>
      </w:pPr>
      <w:rPr>
        <w:rFonts w:ascii="Courier New" w:hAnsi="Courier New" w:cs="Courier New" w:hint="default"/>
      </w:rPr>
    </w:lvl>
    <w:lvl w:ilvl="2" w:tplc="0C0A0005">
      <w:start w:val="1"/>
      <w:numFmt w:val="bullet"/>
      <w:lvlText w:val=""/>
      <w:lvlJc w:val="left"/>
      <w:pPr>
        <w:ind w:left="2083" w:hanging="360"/>
      </w:pPr>
      <w:rPr>
        <w:rFonts w:ascii="Wingdings" w:hAnsi="Wingdings" w:hint="default"/>
      </w:rPr>
    </w:lvl>
    <w:lvl w:ilvl="3" w:tplc="0C0A0001">
      <w:start w:val="1"/>
      <w:numFmt w:val="bullet"/>
      <w:lvlText w:val=""/>
      <w:lvlJc w:val="left"/>
      <w:pPr>
        <w:ind w:left="2803" w:hanging="360"/>
      </w:pPr>
      <w:rPr>
        <w:rFonts w:ascii="Symbol" w:hAnsi="Symbol" w:hint="default"/>
      </w:rPr>
    </w:lvl>
    <w:lvl w:ilvl="4" w:tplc="0C0A0003">
      <w:start w:val="1"/>
      <w:numFmt w:val="bullet"/>
      <w:lvlText w:val="o"/>
      <w:lvlJc w:val="left"/>
      <w:pPr>
        <w:ind w:left="3523" w:hanging="360"/>
      </w:pPr>
      <w:rPr>
        <w:rFonts w:ascii="Courier New" w:hAnsi="Courier New" w:cs="Courier New" w:hint="default"/>
      </w:rPr>
    </w:lvl>
    <w:lvl w:ilvl="5" w:tplc="0C0A0005">
      <w:start w:val="1"/>
      <w:numFmt w:val="bullet"/>
      <w:lvlText w:val=""/>
      <w:lvlJc w:val="left"/>
      <w:pPr>
        <w:ind w:left="4243" w:hanging="360"/>
      </w:pPr>
      <w:rPr>
        <w:rFonts w:ascii="Wingdings" w:hAnsi="Wingdings" w:hint="default"/>
      </w:rPr>
    </w:lvl>
    <w:lvl w:ilvl="6" w:tplc="0C0A0001">
      <w:start w:val="1"/>
      <w:numFmt w:val="bullet"/>
      <w:lvlText w:val=""/>
      <w:lvlJc w:val="left"/>
      <w:pPr>
        <w:ind w:left="4963" w:hanging="360"/>
      </w:pPr>
      <w:rPr>
        <w:rFonts w:ascii="Symbol" w:hAnsi="Symbol" w:hint="default"/>
      </w:rPr>
    </w:lvl>
    <w:lvl w:ilvl="7" w:tplc="0C0A0003">
      <w:start w:val="1"/>
      <w:numFmt w:val="bullet"/>
      <w:lvlText w:val="o"/>
      <w:lvlJc w:val="left"/>
      <w:pPr>
        <w:ind w:left="5683" w:hanging="360"/>
      </w:pPr>
      <w:rPr>
        <w:rFonts w:ascii="Courier New" w:hAnsi="Courier New" w:cs="Courier New" w:hint="default"/>
      </w:rPr>
    </w:lvl>
    <w:lvl w:ilvl="8" w:tplc="0C0A0005">
      <w:start w:val="1"/>
      <w:numFmt w:val="bullet"/>
      <w:lvlText w:val=""/>
      <w:lvlJc w:val="left"/>
      <w:pPr>
        <w:ind w:left="6403" w:hanging="360"/>
      </w:pPr>
      <w:rPr>
        <w:rFonts w:ascii="Wingdings" w:hAnsi="Wingdings" w:hint="default"/>
      </w:rPr>
    </w:lvl>
  </w:abstractNum>
  <w:abstractNum w:abstractNumId="23"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6"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6"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7"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8"/>
  </w:num>
  <w:num w:numId="2">
    <w:abstractNumId w:val="36"/>
  </w:num>
  <w:num w:numId="3">
    <w:abstractNumId w:val="0"/>
  </w:num>
  <w:num w:numId="4">
    <w:abstractNumId w:val="37"/>
  </w:num>
  <w:num w:numId="5">
    <w:abstractNumId w:val="24"/>
  </w:num>
  <w:num w:numId="6">
    <w:abstractNumId w:val="21"/>
  </w:num>
  <w:num w:numId="7">
    <w:abstractNumId w:val="10"/>
  </w:num>
  <w:num w:numId="8">
    <w:abstractNumId w:val="34"/>
  </w:num>
  <w:num w:numId="9">
    <w:abstractNumId w:val="33"/>
  </w:num>
  <w:num w:numId="10">
    <w:abstractNumId w:val="5"/>
  </w:num>
  <w:num w:numId="11">
    <w:abstractNumId w:val="9"/>
  </w:num>
  <w:num w:numId="12">
    <w:abstractNumId w:val="6"/>
  </w:num>
  <w:num w:numId="13">
    <w:abstractNumId w:val="28"/>
  </w:num>
  <w:num w:numId="14">
    <w:abstractNumId w:val="1"/>
  </w:num>
  <w:num w:numId="15">
    <w:abstractNumId w:val="14"/>
  </w:num>
  <w:num w:numId="16">
    <w:abstractNumId w:val="20"/>
  </w:num>
  <w:num w:numId="17">
    <w:abstractNumId w:val="23"/>
  </w:num>
  <w:num w:numId="18">
    <w:abstractNumId w:val="12"/>
  </w:num>
  <w:num w:numId="19">
    <w:abstractNumId w:val="17"/>
  </w:num>
  <w:num w:numId="20">
    <w:abstractNumId w:val="11"/>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35"/>
  </w:num>
  <w:num w:numId="24">
    <w:abstractNumId w:val="29"/>
  </w:num>
  <w:num w:numId="25">
    <w:abstractNumId w:val="16"/>
  </w:num>
  <w:num w:numId="26">
    <w:abstractNumId w:val="8"/>
  </w:num>
  <w:num w:numId="27">
    <w:abstractNumId w:val="26"/>
  </w:num>
  <w:num w:numId="28">
    <w:abstractNumId w:val="3"/>
  </w:num>
  <w:num w:numId="29">
    <w:abstractNumId w:val="31"/>
  </w:num>
  <w:num w:numId="30">
    <w:abstractNumId w:val="27"/>
  </w:num>
  <w:num w:numId="31">
    <w:abstractNumId w:val="7"/>
  </w:num>
  <w:num w:numId="32">
    <w:abstractNumId w:val="32"/>
  </w:num>
  <w:num w:numId="33">
    <w:abstractNumId w:val="30"/>
  </w:num>
  <w:num w:numId="34">
    <w:abstractNumId w:val="2"/>
  </w:num>
  <w:num w:numId="35">
    <w:abstractNumId w:val="15"/>
  </w:num>
  <w:num w:numId="36">
    <w:abstractNumId w:val="19"/>
  </w:num>
  <w:num w:numId="37">
    <w:abstractNumId w:val="4"/>
  </w:num>
  <w:num w:numId="38">
    <w:abstractNumId w:val="22"/>
  </w:num>
  <w:num w:numId="3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toCode">
    <w15:presenceInfo w15:providerId="None" w15:userId="TitoCode"/>
  </w15:person>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473F1"/>
    <w:rsid w:val="000517C8"/>
    <w:rsid w:val="0005388F"/>
    <w:rsid w:val="00084212"/>
    <w:rsid w:val="000B2E1A"/>
    <w:rsid w:val="000B68BD"/>
    <w:rsid w:val="000C43AC"/>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74660"/>
    <w:rsid w:val="00380AD5"/>
    <w:rsid w:val="00391E63"/>
    <w:rsid w:val="003A2C26"/>
    <w:rsid w:val="003A44D8"/>
    <w:rsid w:val="003C3087"/>
    <w:rsid w:val="003D5ED7"/>
    <w:rsid w:val="003E2BBF"/>
    <w:rsid w:val="003E2D34"/>
    <w:rsid w:val="00405B13"/>
    <w:rsid w:val="00406A19"/>
    <w:rsid w:val="00407644"/>
    <w:rsid w:val="00407C74"/>
    <w:rsid w:val="00410981"/>
    <w:rsid w:val="00435D08"/>
    <w:rsid w:val="00483C7C"/>
    <w:rsid w:val="00484F27"/>
    <w:rsid w:val="0049574B"/>
    <w:rsid w:val="004A1C2E"/>
    <w:rsid w:val="004B2A49"/>
    <w:rsid w:val="004B5344"/>
    <w:rsid w:val="004C0DC3"/>
    <w:rsid w:val="004E3821"/>
    <w:rsid w:val="004F73F7"/>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C6F30"/>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2063A"/>
    <w:rsid w:val="00922188"/>
    <w:rsid w:val="00937A5F"/>
    <w:rsid w:val="009452EE"/>
    <w:rsid w:val="00950A12"/>
    <w:rsid w:val="00953D8D"/>
    <w:rsid w:val="00975D3B"/>
    <w:rsid w:val="00977F95"/>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1C4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43114"/>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EF5E29"/>
    <w:rsid w:val="00F0006B"/>
    <w:rsid w:val="00F02DA3"/>
    <w:rsid w:val="00F04C44"/>
    <w:rsid w:val="00F339F5"/>
    <w:rsid w:val="00F4386F"/>
    <w:rsid w:val="00F57431"/>
    <w:rsid w:val="00F750DE"/>
    <w:rsid w:val="00FA1828"/>
    <w:rsid w:val="00FA678D"/>
    <w:rsid w:val="00FB794B"/>
    <w:rsid w:val="00FC3B87"/>
    <w:rsid w:val="00FE1FC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 w:type="paragraph" w:styleId="HTMLconformatoprevio">
    <w:name w:val="HTML Preformatted"/>
    <w:basedOn w:val="Normal"/>
    <w:link w:val="HTMLconformatoprevioCar"/>
    <w:uiPriority w:val="99"/>
    <w:unhideWhenUsed/>
    <w:rsid w:val="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shd w:val="clear" w:color="auto" w:fill="auto"/>
      <w:lang w:val="es-CU" w:eastAsia="es-CU"/>
    </w:rPr>
  </w:style>
  <w:style w:type="character" w:customStyle="1" w:styleId="HTMLconformatoprevioCar">
    <w:name w:val="HTML con formato previo Car"/>
    <w:basedOn w:val="Fuentedeprrafopredeter"/>
    <w:link w:val="HTMLconformatoprevio"/>
    <w:uiPriority w:val="99"/>
    <w:rsid w:val="00D43114"/>
    <w:rPr>
      <w:rFonts w:ascii="Courier New" w:eastAsia="Times New Roman" w:hAnsi="Courier New" w:cs="Courier New"/>
      <w:sz w:val="20"/>
      <w:szCs w:val="20"/>
      <w:lang w:val="es-CU" w:eastAsia="es-CU"/>
    </w:rPr>
  </w:style>
  <w:style w:type="character" w:customStyle="1" w:styleId="y2iqfc">
    <w:name w:val="y2iqfc"/>
    <w:basedOn w:val="Fuentedeprrafopredeter"/>
    <w:rsid w:val="00D43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985276305">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312783068">
      <w:bodyDiv w:val="1"/>
      <w:marLeft w:val="0"/>
      <w:marRight w:val="0"/>
      <w:marTop w:val="0"/>
      <w:marBottom w:val="0"/>
      <w:divBdr>
        <w:top w:val="none" w:sz="0" w:space="0" w:color="auto"/>
        <w:left w:val="none" w:sz="0" w:space="0" w:color="auto"/>
        <w:bottom w:val="none" w:sz="0" w:space="0" w:color="auto"/>
        <w:right w:val="none" w:sz="0" w:space="0" w:color="auto"/>
      </w:divBdr>
    </w:div>
    <w:div w:id="167880182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2558316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 w:id="2015568208">
      <w:bodyDiv w:val="1"/>
      <w:marLeft w:val="0"/>
      <w:marRight w:val="0"/>
      <w:marTop w:val="0"/>
      <w:marBottom w:val="0"/>
      <w:divBdr>
        <w:top w:val="none" w:sz="0" w:space="0" w:color="auto"/>
        <w:left w:val="none" w:sz="0" w:space="0" w:color="auto"/>
        <w:bottom w:val="none" w:sz="0" w:space="0" w:color="auto"/>
        <w:right w:val="none" w:sz="0" w:space="0" w:color="auto"/>
      </w:divBdr>
      <w:divsChild>
        <w:div w:id="1649935657">
          <w:marLeft w:val="0"/>
          <w:marRight w:val="0"/>
          <w:marTop w:val="0"/>
          <w:marBottom w:val="0"/>
          <w:divBdr>
            <w:top w:val="none" w:sz="0" w:space="0" w:color="auto"/>
            <w:left w:val="none" w:sz="0" w:space="0" w:color="auto"/>
            <w:bottom w:val="none" w:sz="0" w:space="0" w:color="auto"/>
            <w:right w:val="none" w:sz="0" w:space="0" w:color="auto"/>
          </w:divBdr>
          <w:divsChild>
            <w:div w:id="1552426409">
              <w:marLeft w:val="0"/>
              <w:marRight w:val="0"/>
              <w:marTop w:val="0"/>
              <w:marBottom w:val="0"/>
              <w:divBdr>
                <w:top w:val="none" w:sz="0" w:space="0" w:color="auto"/>
                <w:left w:val="none" w:sz="0" w:space="0" w:color="auto"/>
                <w:bottom w:val="none" w:sz="0" w:space="0" w:color="auto"/>
                <w:right w:val="none" w:sz="0" w:space="0" w:color="auto"/>
              </w:divBdr>
              <w:divsChild>
                <w:div w:id="964582345">
                  <w:marLeft w:val="0"/>
                  <w:marRight w:val="0"/>
                  <w:marTop w:val="0"/>
                  <w:marBottom w:val="0"/>
                  <w:divBdr>
                    <w:top w:val="none" w:sz="0" w:space="0" w:color="auto"/>
                    <w:left w:val="none" w:sz="0" w:space="0" w:color="auto"/>
                    <w:bottom w:val="none" w:sz="0" w:space="0" w:color="auto"/>
                    <w:right w:val="none" w:sz="0" w:space="0" w:color="auto"/>
                  </w:divBdr>
                  <w:divsChild>
                    <w:div w:id="146546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1</TotalTime>
  <Pages>35</Pages>
  <Words>11659</Words>
  <Characters>64128</Characters>
  <Application>Microsoft Office Word</Application>
  <DocSecurity>0</DocSecurity>
  <Lines>534</Lines>
  <Paragraphs>1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5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16</cp:revision>
  <dcterms:created xsi:type="dcterms:W3CDTF">2024-03-29T01:24:00Z</dcterms:created>
  <dcterms:modified xsi:type="dcterms:W3CDTF">2025-01-28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